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8D9F41" w14:textId="77777777" w:rsidR="003B37EE" w:rsidRPr="0089115A" w:rsidRDefault="003B37EE" w:rsidP="003B37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1 Table</w:t>
      </w:r>
      <w:r w:rsidRPr="7140A3F3">
        <w:rPr>
          <w:rFonts w:ascii="Arial" w:hAnsi="Arial" w:cs="Arial"/>
          <w:b/>
          <w:bCs/>
        </w:rPr>
        <w:t>. Model Parameters</w:t>
      </w:r>
    </w:p>
    <w:tbl>
      <w:tblPr>
        <w:tblStyle w:val="TableGrid"/>
        <w:tblpPr w:leftFromText="180" w:rightFromText="180" w:vertAnchor="text" w:horzAnchor="margin" w:tblpY="404"/>
        <w:tblW w:w="8928" w:type="dxa"/>
        <w:tblLook w:val="04A0" w:firstRow="1" w:lastRow="0" w:firstColumn="1" w:lastColumn="0" w:noHBand="0" w:noVBand="1"/>
      </w:tblPr>
      <w:tblGrid>
        <w:gridCol w:w="1776"/>
        <w:gridCol w:w="1015"/>
        <w:gridCol w:w="1007"/>
        <w:gridCol w:w="2610"/>
        <w:gridCol w:w="2520"/>
      </w:tblGrid>
      <w:tr w:rsidR="003B37EE" w:rsidRPr="00FF0989" w14:paraId="4C421905" w14:textId="77777777" w:rsidTr="003D424B">
        <w:tc>
          <w:tcPr>
            <w:tcW w:w="1776" w:type="dxa"/>
            <w:shd w:val="clear" w:color="auto" w:fill="DDD9C3"/>
            <w:vAlign w:val="center"/>
          </w:tcPr>
          <w:p w14:paraId="50233B6E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Parameter</w:t>
            </w:r>
          </w:p>
        </w:tc>
        <w:tc>
          <w:tcPr>
            <w:tcW w:w="1015" w:type="dxa"/>
            <w:shd w:val="clear" w:color="auto" w:fill="DDD9C3"/>
            <w:vAlign w:val="center"/>
          </w:tcPr>
          <w:p w14:paraId="72ABDB5A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Symbol</w:t>
            </w:r>
          </w:p>
        </w:tc>
        <w:tc>
          <w:tcPr>
            <w:tcW w:w="1007" w:type="dxa"/>
            <w:shd w:val="clear" w:color="auto" w:fill="DDD9C3"/>
            <w:vAlign w:val="center"/>
          </w:tcPr>
          <w:p w14:paraId="460AF738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Model value</w:t>
            </w:r>
          </w:p>
        </w:tc>
        <w:tc>
          <w:tcPr>
            <w:tcW w:w="2610" w:type="dxa"/>
            <w:shd w:val="clear" w:color="auto" w:fill="DDD9C3"/>
            <w:vAlign w:val="center"/>
          </w:tcPr>
          <w:p w14:paraId="2DBAEBFF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i/>
                <w:iCs/>
                <w:sz w:val="20"/>
              </w:rPr>
              <w:t>In vitro</w:t>
            </w:r>
            <w:r w:rsidRPr="0089115A">
              <w:rPr>
                <w:rFonts w:ascii="Arial" w:hAnsi="Arial" w:cs="Arial"/>
                <w:sz w:val="20"/>
              </w:rPr>
              <w:t xml:space="preserve"> value</w:t>
            </w:r>
          </w:p>
        </w:tc>
        <w:tc>
          <w:tcPr>
            <w:tcW w:w="2520" w:type="dxa"/>
            <w:shd w:val="clear" w:color="auto" w:fill="DDD9C3"/>
            <w:vAlign w:val="center"/>
          </w:tcPr>
          <w:p w14:paraId="76FC6881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Reference</w:t>
            </w:r>
          </w:p>
        </w:tc>
      </w:tr>
      <w:tr w:rsidR="003B37EE" w:rsidRPr="00FF0989" w14:paraId="4627E8E3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1EC6ADE9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 xml:space="preserve">Simulation </w:t>
            </w:r>
          </w:p>
          <w:p w14:paraId="470A75FF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Duration</w:t>
            </w:r>
          </w:p>
        </w:tc>
        <w:tc>
          <w:tcPr>
            <w:tcW w:w="1015" w:type="dxa"/>
          </w:tcPr>
          <w:p w14:paraId="775D93DF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007" w:type="dxa"/>
          </w:tcPr>
          <w:p w14:paraId="5BFEC2DA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0 seconds</w:t>
            </w:r>
          </w:p>
        </w:tc>
        <w:tc>
          <w:tcPr>
            <w:tcW w:w="2610" w:type="dxa"/>
          </w:tcPr>
          <w:p w14:paraId="57861450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~1 to 2 minutes</w:t>
            </w:r>
          </w:p>
        </w:tc>
        <w:tc>
          <w:tcPr>
            <w:tcW w:w="2520" w:type="dxa"/>
          </w:tcPr>
          <w:p w14:paraId="4DC6293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/>
            </w:r>
            <w:r w:rsidRPr="0089115A">
              <w:rPr>
                <w:rFonts w:ascii="Arial" w:hAnsi="Arial" w:cs="Arial"/>
                <w:sz w:val="20"/>
              </w:rPr>
              <w:instrText xml:space="preserve"> ADDIN EN.CITE &lt;EndNote&gt;&lt;Cite&gt;&lt;Author&gt;von Dassow&lt;/Author&gt;&lt;Year&gt;2014&lt;/Year&gt;&lt;RecNum&gt;8216&lt;/RecNum&gt;&lt;DisplayText&gt;(von Dassow et al., 2014)&lt;/DisplayText&gt;&lt;record&gt;&lt;rec-number&gt;8216&lt;/rec-number&gt;&lt;foreign-keys&gt;&lt;key app="EN" db-id="fedf0vstj5x5fdea0vpxsd2mv5t9ds5ww0sa" timestamp="1401740728"&gt;8216&lt;/key&gt;&lt;/foreign-keys&gt;&lt;ref-type name="Journal Article"&gt;17&lt;/ref-type&gt;&lt;contributors&gt;&lt;authors&gt;&lt;author&gt;von Dassow, M.&lt;/author&gt;&lt;author&gt;Miller, C. J.&lt;/author&gt;&lt;author&gt;Davidson, L. A.&lt;/author&gt;&lt;/authors&gt;&lt;/contributors&gt;&lt;auth-address&gt;Department of Bioengineering, University of Pittsburgh, Pittsburgh, Pennsylvania, United States of America; Duke University Marine Laboratory, Beaufort, North Carolina, United States of America.&amp;#xD;Department of Bioengineering, University of Pittsburgh, Pittsburgh, Pennsylvania, United States of America.&amp;#xD;Department of Bioengineering, University of Pittsburgh, Pittsburgh, Pennsylvania, United States of America; Department of Developmental Biology, University of Pittsburgh, Pittsburgh, Pennsylvania, United States of America; Department of Computational and Systems Biology, University of Pittsburgh, Pittsburgh, Pennsylvania, United States of America.&lt;/auth-address&gt;&lt;titles&gt;&lt;title&gt;Biomechanics and the thermotolerance of development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95670&lt;/pages&gt;&lt;volume&gt;9&lt;/volume&gt;&lt;number&gt;4&lt;/number&gt;&lt;dates&gt;&lt;year&gt;2014&lt;/year&gt;&lt;/dates&gt;&lt;isbn&gt;1932-6203 (Electronic)&amp;#xD;1932-6203 (Linking)&lt;/isbn&gt;&lt;accession-num&gt;24776615&lt;/accession-num&gt;&lt;urls&gt;&lt;related-urls&gt;&lt;url&gt;http://www.ncbi.nlm.nih.gov/pubmed/24776615&lt;/url&gt;&lt;/related-urls&gt;&lt;/urls&gt;&lt;custom2&gt;4002435&lt;/custom2&gt;&lt;electronic-resource-num&gt;10.1371/journal.pone.0095670&lt;/electronic-resource-num&gt;&lt;/record&gt;&lt;/Cite&gt;&lt;/EndNote&gt;</w:instrText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von Dassow et al., 2014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50AFAFAB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041E385E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Number of filaments</w:t>
            </w:r>
          </w:p>
        </w:tc>
        <w:tc>
          <w:tcPr>
            <w:tcW w:w="1015" w:type="dxa"/>
          </w:tcPr>
          <w:p w14:paraId="166510D8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N</w:t>
            </w:r>
          </w:p>
        </w:tc>
        <w:tc>
          <w:tcPr>
            <w:tcW w:w="1007" w:type="dxa"/>
          </w:tcPr>
          <w:p w14:paraId="3E43E5C4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000</w:t>
            </w:r>
          </w:p>
        </w:tc>
        <w:tc>
          <w:tcPr>
            <w:tcW w:w="2610" w:type="dxa"/>
          </w:tcPr>
          <w:p w14:paraId="4DD26BFD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520" w:type="dxa"/>
          </w:tcPr>
          <w:p w14:paraId="1C85B64F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1867644B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7EF30B15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Number of motors</w:t>
            </w:r>
          </w:p>
        </w:tc>
        <w:tc>
          <w:tcPr>
            <w:tcW w:w="1015" w:type="dxa"/>
          </w:tcPr>
          <w:p w14:paraId="4CFD2E4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M</w:t>
            </w:r>
          </w:p>
        </w:tc>
        <w:tc>
          <w:tcPr>
            <w:tcW w:w="1007" w:type="dxa"/>
          </w:tcPr>
          <w:p w14:paraId="27E500D5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5000</w:t>
            </w:r>
          </w:p>
        </w:tc>
        <w:tc>
          <w:tcPr>
            <w:tcW w:w="2610" w:type="dxa"/>
          </w:tcPr>
          <w:p w14:paraId="175DB736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520" w:type="dxa"/>
          </w:tcPr>
          <w:p w14:paraId="014A3F34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02D22B7E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517F3FC7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Persistence length</w:t>
            </w:r>
          </w:p>
        </w:tc>
        <w:tc>
          <w:tcPr>
            <w:tcW w:w="1015" w:type="dxa"/>
          </w:tcPr>
          <w:p w14:paraId="19BE92EB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L</w:t>
            </w:r>
          </w:p>
        </w:tc>
        <w:tc>
          <w:tcPr>
            <w:tcW w:w="1007" w:type="dxa"/>
          </w:tcPr>
          <w:p w14:paraId="3F170675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 µm</w:t>
            </w:r>
          </w:p>
        </w:tc>
        <w:tc>
          <w:tcPr>
            <w:tcW w:w="2610" w:type="dxa"/>
          </w:tcPr>
          <w:p w14:paraId="715F7C1C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6 nm to 10 µm</w:t>
            </w:r>
          </w:p>
        </w:tc>
        <w:tc>
          <w:tcPr>
            <w:tcW w:w="2520" w:type="dxa"/>
          </w:tcPr>
          <w:p w14:paraId="7729348E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NdXJyZWxsPC9BdXRob3I+PFllYXI+MjAxMjwvWWVhcj48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GFiYnItMT5Qcm9jZWVkaW5ncyBvZiB0aGUgTmF0aW9uYWwgQWNhZGVteSBvZiBTY2llbmNl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 </w:instrText>
            </w: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NdXJyZWxsPC9BdXRob3I+PFllYXI+MjAxMjwvWWVhcj48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Murrell and Gardel, 2012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3E76DF83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53DB36A5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Rate of motor detachment</w:t>
            </w:r>
          </w:p>
        </w:tc>
        <w:tc>
          <w:tcPr>
            <w:tcW w:w="1015" w:type="dxa"/>
          </w:tcPr>
          <w:p w14:paraId="1BCC48CA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p</w:t>
            </w:r>
            <w:r w:rsidRPr="0089115A">
              <w:rPr>
                <w:rFonts w:ascii="Arial" w:hAnsi="Arial" w:cs="Arial"/>
                <w:sz w:val="20"/>
                <w:vertAlign w:val="subscript"/>
              </w:rPr>
              <w:t>0</w:t>
            </w:r>
          </w:p>
        </w:tc>
        <w:tc>
          <w:tcPr>
            <w:tcW w:w="1007" w:type="dxa"/>
          </w:tcPr>
          <w:p w14:paraId="071126A2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s</w:t>
            </w:r>
            <w:r w:rsidRPr="0089115A">
              <w:rPr>
                <w:rFonts w:ascii="Arial" w:hAnsi="Arial" w:cs="Arial"/>
                <w:sz w:val="20"/>
                <w:vertAlign w:val="superscript"/>
              </w:rPr>
              <w:t>-1</w:t>
            </w:r>
          </w:p>
        </w:tc>
        <w:tc>
          <w:tcPr>
            <w:tcW w:w="2610" w:type="dxa"/>
          </w:tcPr>
          <w:p w14:paraId="3803BFA3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Lower than p</w:t>
            </w:r>
            <w:r w:rsidRPr="0089115A">
              <w:rPr>
                <w:rFonts w:ascii="Arial" w:hAnsi="Arial" w:cs="Arial"/>
                <w:sz w:val="20"/>
                <w:vertAlign w:val="subscript"/>
              </w:rPr>
              <w:t>1</w:t>
            </w:r>
          </w:p>
        </w:tc>
        <w:tc>
          <w:tcPr>
            <w:tcW w:w="2520" w:type="dxa"/>
          </w:tcPr>
          <w:p w14:paraId="02DB9F31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084FD149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71696DB8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Rate of motor attachment</w:t>
            </w:r>
          </w:p>
        </w:tc>
        <w:tc>
          <w:tcPr>
            <w:tcW w:w="1015" w:type="dxa"/>
          </w:tcPr>
          <w:p w14:paraId="74A32779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p</w:t>
            </w:r>
            <w:r w:rsidRPr="0089115A">
              <w:rPr>
                <w:rFonts w:ascii="Arial" w:hAnsi="Arial" w:cs="Arial"/>
                <w:sz w:val="20"/>
                <w:vertAlign w:val="subscript"/>
              </w:rPr>
              <w:t>1</w:t>
            </w:r>
          </w:p>
        </w:tc>
        <w:tc>
          <w:tcPr>
            <w:tcW w:w="1007" w:type="dxa"/>
          </w:tcPr>
          <w:p w14:paraId="322E4212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0s</w:t>
            </w:r>
            <w:r w:rsidRPr="0089115A">
              <w:rPr>
                <w:rFonts w:ascii="Arial" w:hAnsi="Arial" w:cs="Arial"/>
                <w:sz w:val="20"/>
                <w:vertAlign w:val="superscript"/>
              </w:rPr>
              <w:t>-1</w:t>
            </w:r>
          </w:p>
        </w:tc>
        <w:tc>
          <w:tcPr>
            <w:tcW w:w="2610" w:type="dxa"/>
          </w:tcPr>
          <w:p w14:paraId="33A982C8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Higher than p</w:t>
            </w:r>
            <w:r w:rsidRPr="0089115A">
              <w:rPr>
                <w:rFonts w:ascii="Arial" w:hAnsi="Arial" w:cs="Arial"/>
                <w:sz w:val="20"/>
                <w:vertAlign w:val="subscript"/>
              </w:rPr>
              <w:t>0</w:t>
            </w:r>
          </w:p>
        </w:tc>
        <w:tc>
          <w:tcPr>
            <w:tcW w:w="2520" w:type="dxa"/>
          </w:tcPr>
          <w:p w14:paraId="090B0F1F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5DA45969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791C99C2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Rate of filament polymerization</w:t>
            </w:r>
          </w:p>
        </w:tc>
        <w:tc>
          <w:tcPr>
            <w:tcW w:w="1015" w:type="dxa"/>
          </w:tcPr>
          <w:p w14:paraId="5943A92D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p</w:t>
            </w:r>
            <w:r w:rsidRPr="0089115A">
              <w:rPr>
                <w:rFonts w:ascii="Arial" w:hAnsi="Arial" w:cs="Arial"/>
                <w:sz w:val="20"/>
                <w:vertAlign w:val="subscript"/>
              </w:rPr>
              <w:t>2</w:t>
            </w:r>
          </w:p>
        </w:tc>
        <w:tc>
          <w:tcPr>
            <w:tcW w:w="1007" w:type="dxa"/>
          </w:tcPr>
          <w:p w14:paraId="13BE0D60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7s</w:t>
            </w:r>
            <w:r w:rsidRPr="0089115A">
              <w:rPr>
                <w:rFonts w:ascii="Arial" w:hAnsi="Arial" w:cs="Arial"/>
                <w:sz w:val="20"/>
                <w:vertAlign w:val="superscript"/>
              </w:rPr>
              <w:t>-1</w:t>
            </w:r>
          </w:p>
        </w:tc>
        <w:tc>
          <w:tcPr>
            <w:tcW w:w="2610" w:type="dxa"/>
          </w:tcPr>
          <w:p w14:paraId="7D13D02C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7 to 1.2/s</w:t>
            </w:r>
          </w:p>
        </w:tc>
        <w:tc>
          <w:tcPr>
            <w:tcW w:w="2520" w:type="dxa"/>
          </w:tcPr>
          <w:p w14:paraId="7C261FF1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BbWFubjwvQXV0aG9yPjxZZWFyPjIwMDE8L1llYXI+PFJl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 </w:instrText>
            </w: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BbWFubjwvQXV0aG9yPjxZZWFyPjIwMDE8L1llYXI+PFJl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Amann, 2001; Pollard, 1981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087D68C2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0506EA8A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Time step size</w:t>
            </w:r>
          </w:p>
        </w:tc>
        <w:tc>
          <w:tcPr>
            <w:tcW w:w="1015" w:type="dxa"/>
          </w:tcPr>
          <w:p w14:paraId="756057FE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h</w:t>
            </w:r>
          </w:p>
        </w:tc>
        <w:tc>
          <w:tcPr>
            <w:tcW w:w="1007" w:type="dxa"/>
          </w:tcPr>
          <w:p w14:paraId="0C1C9D65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01 s</w:t>
            </w:r>
          </w:p>
        </w:tc>
        <w:tc>
          <w:tcPr>
            <w:tcW w:w="2610" w:type="dxa"/>
          </w:tcPr>
          <w:p w14:paraId="40CED161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520" w:type="dxa"/>
          </w:tcPr>
          <w:p w14:paraId="59435E16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049F3BAC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4E288A21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Search radius of motor</w:t>
            </w:r>
          </w:p>
        </w:tc>
        <w:tc>
          <w:tcPr>
            <w:tcW w:w="1015" w:type="dxa"/>
          </w:tcPr>
          <w:p w14:paraId="044801E9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r</w:t>
            </w:r>
          </w:p>
        </w:tc>
        <w:tc>
          <w:tcPr>
            <w:tcW w:w="1007" w:type="dxa"/>
          </w:tcPr>
          <w:p w14:paraId="597E0D07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3 µm</w:t>
            </w:r>
          </w:p>
        </w:tc>
        <w:tc>
          <w:tcPr>
            <w:tcW w:w="2610" w:type="dxa"/>
          </w:tcPr>
          <w:p w14:paraId="53C6A70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~0.3 µm length of a single NMM II</w:t>
            </w:r>
          </w:p>
        </w:tc>
        <w:tc>
          <w:tcPr>
            <w:tcW w:w="2520" w:type="dxa"/>
          </w:tcPr>
          <w:p w14:paraId="0702771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HV0b3ZhPC9BdXRob3I+PFllYXI+MjAxMjwvWWVhcj48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0MDgxNDwvcGFnZXM+PHZvbHVtZT43PC92b2x1bWU+PG51bWJlcj43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 </w:instrText>
            </w: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TaHV0b3ZhPC9BdXRob3I+PFllYXI+MjAxMjwvWWVhcj48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Shutova et al., 2012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33D190A4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6BC0DD32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Motor velocity</w:t>
            </w:r>
          </w:p>
        </w:tc>
        <w:tc>
          <w:tcPr>
            <w:tcW w:w="1015" w:type="dxa"/>
          </w:tcPr>
          <w:p w14:paraId="60F2AB57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v</w:t>
            </w:r>
          </w:p>
        </w:tc>
        <w:tc>
          <w:tcPr>
            <w:tcW w:w="1007" w:type="dxa"/>
          </w:tcPr>
          <w:p w14:paraId="58A42343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 µm/s</w:t>
            </w:r>
          </w:p>
        </w:tc>
        <w:tc>
          <w:tcPr>
            <w:tcW w:w="2610" w:type="dxa"/>
          </w:tcPr>
          <w:p w14:paraId="2BE9A871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 to 3 µm/s</w:t>
            </w:r>
          </w:p>
        </w:tc>
        <w:tc>
          <w:tcPr>
            <w:tcW w:w="2520" w:type="dxa"/>
          </w:tcPr>
          <w:p w14:paraId="3DEFCE7E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Lcm9uPC9BdXRob3I+PFllYXI+MTk4NjwvWWVhcj48UmVj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 </w:instrText>
            </w: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Lcm9uPC9BdXRob3I+PFllYXI+MTk4NjwvWWVhcj48UmVj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Kron and Spudich, 1986; Murphy et al., 2001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69C4CA48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09A6A764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Dynamic viscosity</w:t>
            </w:r>
          </w:p>
        </w:tc>
        <w:tc>
          <w:tcPr>
            <w:tcW w:w="1015" w:type="dxa"/>
          </w:tcPr>
          <w:p w14:paraId="59706990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η</w:t>
            </w:r>
          </w:p>
        </w:tc>
        <w:tc>
          <w:tcPr>
            <w:tcW w:w="1007" w:type="dxa"/>
          </w:tcPr>
          <w:p w14:paraId="488EA908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 pN s/µm</w:t>
            </w:r>
            <w:r w:rsidRPr="0089115A">
              <w:rPr>
                <w:rFonts w:ascii="Arial" w:hAnsi="Arial" w:cs="Arial"/>
                <w:sz w:val="20"/>
                <w:vertAlign w:val="superscript"/>
              </w:rPr>
              <w:t>2</w:t>
            </w:r>
          </w:p>
        </w:tc>
        <w:tc>
          <w:tcPr>
            <w:tcW w:w="2610" w:type="dxa"/>
          </w:tcPr>
          <w:p w14:paraId="23F76B14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8.9 x 10</w:t>
            </w:r>
            <w:r w:rsidRPr="0089115A">
              <w:rPr>
                <w:rFonts w:ascii="Arial" w:hAnsi="Arial" w:cs="Arial"/>
                <w:sz w:val="20"/>
                <w:vertAlign w:val="superscript"/>
              </w:rPr>
              <w:t>-4</w:t>
            </w:r>
            <w:r w:rsidRPr="0089115A">
              <w:rPr>
                <w:rFonts w:ascii="Arial" w:hAnsi="Arial" w:cs="Arial"/>
                <w:sz w:val="20"/>
              </w:rPr>
              <w:t xml:space="preserve"> </w:t>
            </w:r>
          </w:p>
          <w:p w14:paraId="65D3A991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pN s/µm</w:t>
            </w:r>
            <w:r w:rsidRPr="0089115A">
              <w:rPr>
                <w:rFonts w:ascii="Arial" w:hAnsi="Arial" w:cs="Arial"/>
                <w:sz w:val="20"/>
                <w:vertAlign w:val="superscript"/>
              </w:rPr>
              <w:t>2</w:t>
            </w:r>
          </w:p>
        </w:tc>
        <w:tc>
          <w:tcPr>
            <w:tcW w:w="2520" w:type="dxa"/>
          </w:tcPr>
          <w:p w14:paraId="041D0E93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/>
            </w:r>
            <w:r w:rsidRPr="0089115A">
              <w:rPr>
                <w:rFonts w:ascii="Arial" w:hAnsi="Arial" w:cs="Arial"/>
                <w:sz w:val="20"/>
              </w:rPr>
              <w:instrText xml:space="preserve"> ADDIN EN.CITE &lt;EndNote&gt;&lt;Cite&gt;&lt;Author&gt;Hunt&lt;/Author&gt;&lt;Year&gt;1994&lt;/Year&gt;&lt;RecNum&gt;21&lt;/RecNum&gt;&lt;DisplayText&gt;(Hunt, 1994)&lt;/DisplayText&gt;&lt;record&gt;&lt;rec-number&gt;21&lt;/rec-number&gt;&lt;foreign-keys&gt;&lt;key app="EN" db-id="e00fz99e7a9apkep2zr559wma2axa2v0rs9x" timestamp="0"&gt;21&lt;/key&gt;&lt;/foreign-keys&gt;&lt;ref-type name="Journal Article"&gt;17&lt;/ref-type&gt;&lt;contributors&gt;&lt;authors&gt;&lt;author&gt;Hunt, A. J., Gittes, F., and Howard, J.&lt;/author&gt;&lt;/authors&gt;&lt;/contributors&gt;&lt;titles&gt;&lt;title&gt;The force exerted by a single kinesin molecule against a viscous load&lt;/title&gt;&lt;secondary-title&gt;Biophysical Journal&lt;/secondary-title&gt;&lt;/titles&gt;&lt;periodical&gt;&lt;full-title&gt;Biophys J&lt;/full-title&gt;&lt;abbr-1&gt;Biophysical journal&lt;/abbr-1&gt;&lt;/periodical&gt;&lt;pages&gt;766-781&lt;/pages&gt;&lt;volume&gt;67&lt;/volume&gt;&lt;dates&gt;&lt;year&gt;1994&lt;/year&gt;&lt;/dates&gt;&lt;urls&gt;&lt;/urls&gt;&lt;/record&gt;&lt;/Cite&gt;&lt;/EndNote&gt;</w:instrText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Hunt, 1994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6B8530A0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3D9124CB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Motor stiffness</w:t>
            </w:r>
          </w:p>
        </w:tc>
        <w:tc>
          <w:tcPr>
            <w:tcW w:w="1015" w:type="dxa"/>
          </w:tcPr>
          <w:p w14:paraId="043D4429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k</w:t>
            </w:r>
          </w:p>
        </w:tc>
        <w:tc>
          <w:tcPr>
            <w:tcW w:w="1007" w:type="dxa"/>
          </w:tcPr>
          <w:p w14:paraId="3D6C8627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3 pN/µm</w:t>
            </w:r>
          </w:p>
        </w:tc>
        <w:tc>
          <w:tcPr>
            <w:tcW w:w="2610" w:type="dxa"/>
          </w:tcPr>
          <w:p w14:paraId="076354EC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.875 pN/µm (single myosin) to 1,250 pN/µm (skeletal muscle)</w:t>
            </w:r>
          </w:p>
        </w:tc>
        <w:tc>
          <w:tcPr>
            <w:tcW w:w="2520" w:type="dxa"/>
          </w:tcPr>
          <w:p w14:paraId="08BD918B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LYXlhPC9BdXRob3I+PFllYXI+MjAxMDwvWWVhcj48UmVj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 </w:instrText>
            </w: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LYXlhPC9BdXRob3I+PFllYXI+MjAxMDwvWWVhcj48UmVj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Dunaway et al., 2002; Kaya and Higuchi, 2010; Nagornyak et al., 2005; Neumann et al., 1998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7AFC7B06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6FA74DA1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Rate of motor diffusion</w:t>
            </w:r>
          </w:p>
        </w:tc>
        <w:tc>
          <w:tcPr>
            <w:tcW w:w="1015" w:type="dxa"/>
          </w:tcPr>
          <w:p w14:paraId="0059FBB9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d</w:t>
            </w:r>
          </w:p>
        </w:tc>
        <w:tc>
          <w:tcPr>
            <w:tcW w:w="1007" w:type="dxa"/>
          </w:tcPr>
          <w:p w14:paraId="171AA0C8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02/s</w:t>
            </w:r>
          </w:p>
        </w:tc>
        <w:tc>
          <w:tcPr>
            <w:tcW w:w="2610" w:type="dxa"/>
          </w:tcPr>
          <w:p w14:paraId="7396D173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520" w:type="dxa"/>
          </w:tcPr>
          <w:p w14:paraId="7BEE2B35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7A7DA1EB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43088F3D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Mean step size of motor diffusion</w:t>
            </w:r>
          </w:p>
        </w:tc>
        <w:tc>
          <w:tcPr>
            <w:tcW w:w="1015" w:type="dxa"/>
          </w:tcPr>
          <w:p w14:paraId="3A6BECF4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µ</w:t>
            </w:r>
          </w:p>
        </w:tc>
        <w:tc>
          <w:tcPr>
            <w:tcW w:w="1007" w:type="dxa"/>
          </w:tcPr>
          <w:p w14:paraId="596E25A7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001 µm</w:t>
            </w:r>
          </w:p>
        </w:tc>
        <w:tc>
          <w:tcPr>
            <w:tcW w:w="2610" w:type="dxa"/>
          </w:tcPr>
          <w:p w14:paraId="71A76FC6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2520" w:type="dxa"/>
          </w:tcPr>
          <w:p w14:paraId="3F7805A7" w14:textId="77777777" w:rsidR="003B37EE" w:rsidRPr="0089115A" w:rsidRDefault="003B37EE" w:rsidP="003D424B">
            <w:pPr>
              <w:rPr>
                <w:rFonts w:ascii="Arial" w:hAnsi="Arial" w:cs="Arial"/>
                <w:sz w:val="20"/>
              </w:rPr>
            </w:pPr>
          </w:p>
        </w:tc>
      </w:tr>
      <w:tr w:rsidR="003B37EE" w:rsidRPr="00FF0989" w14:paraId="1F428C8E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40B9B4CC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Diameter of actin filament</w:t>
            </w:r>
          </w:p>
        </w:tc>
        <w:tc>
          <w:tcPr>
            <w:tcW w:w="1015" w:type="dxa"/>
          </w:tcPr>
          <w:p w14:paraId="2F59DCD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di</w:t>
            </w:r>
          </w:p>
        </w:tc>
        <w:tc>
          <w:tcPr>
            <w:tcW w:w="1007" w:type="dxa"/>
          </w:tcPr>
          <w:p w14:paraId="2579D8B5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.008 µm</w:t>
            </w:r>
          </w:p>
        </w:tc>
        <w:tc>
          <w:tcPr>
            <w:tcW w:w="2610" w:type="dxa"/>
          </w:tcPr>
          <w:p w14:paraId="4E7B5EDC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 xml:space="preserve">0.006 to 0.008 </w:t>
            </w:r>
            <w:r w:rsidRPr="0089115A">
              <w:rPr>
                <w:rFonts w:ascii="Arial" w:hAnsi="Arial" w:cs="Arial"/>
                <w:sz w:val="20"/>
              </w:rPr>
              <w:sym w:font="Symbol" w:char="F06D"/>
            </w:r>
            <w:r w:rsidRPr="0089115A">
              <w:rPr>
                <w:rFonts w:ascii="Arial" w:eastAsia="Calibri" w:hAnsi="Arial" w:cs="Arial"/>
                <w:sz w:val="20"/>
              </w:rPr>
              <w:t>m</w:t>
            </w:r>
          </w:p>
        </w:tc>
        <w:tc>
          <w:tcPr>
            <w:tcW w:w="2520" w:type="dxa"/>
          </w:tcPr>
          <w:p w14:paraId="6DF30638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/>
            </w:r>
            <w:r w:rsidRPr="0089115A">
              <w:rPr>
                <w:rFonts w:ascii="Arial" w:hAnsi="Arial" w:cs="Arial"/>
                <w:sz w:val="20"/>
              </w:rPr>
              <w:instrText xml:space="preserve"> ADDIN EN.CITE &lt;EndNote&gt;&lt;Cite&gt;&lt;Author&gt;Howard&lt;/Author&gt;&lt;Year&gt;2001&lt;/Year&gt;&lt;RecNum&gt;19&lt;/RecNum&gt;&lt;DisplayText&gt;(Howard, 2001)&lt;/DisplayText&gt;&lt;record&gt;&lt;rec-number&gt;19&lt;/rec-number&gt;&lt;foreign-keys&gt;&lt;key app="EN" db-id="e00fz99e7a9apkep2zr559wma2axa2v0rs9x" timestamp="0"&gt;19&lt;/key&gt;&lt;/foreign-keys&gt;&lt;ref-type name="Book"&gt;6&lt;/ref-type&gt;&lt;contributors&gt;&lt;authors&gt;&lt;author&gt;Howard, J.&lt;/author&gt;&lt;/authors&gt;&lt;/contributors&gt;&lt;titles&gt;&lt;title&gt;Mechanisms of Motor Proteins and the Cytoskeleton&lt;/title&gt;&lt;/titles&gt;&lt;dates&gt;&lt;year&gt;2001&lt;/year&gt;&lt;/dates&gt;&lt;pub-location&gt;Sunderland, MA&lt;/pub-location&gt;&lt;publisher&gt;Sinauer Associates&lt;/publisher&gt;&lt;urls&gt;&lt;/urls&gt;&lt;/record&gt;&lt;/Cite&gt;&lt;/EndNote&gt;</w:instrText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Howard, 2001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550B4E77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5716E0F3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Domain size (hexagon diameter)</w:t>
            </w:r>
          </w:p>
        </w:tc>
        <w:tc>
          <w:tcPr>
            <w:tcW w:w="1015" w:type="dxa"/>
          </w:tcPr>
          <w:p w14:paraId="23C0C16A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007" w:type="dxa"/>
          </w:tcPr>
          <w:p w14:paraId="34C8D201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2 µm</w:t>
            </w:r>
          </w:p>
        </w:tc>
        <w:tc>
          <w:tcPr>
            <w:tcW w:w="2610" w:type="dxa"/>
          </w:tcPr>
          <w:p w14:paraId="172D49AE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5 µm in 2D simulation</w:t>
            </w:r>
          </w:p>
        </w:tc>
        <w:tc>
          <w:tcPr>
            <w:tcW w:w="2520" w:type="dxa"/>
          </w:tcPr>
          <w:p w14:paraId="3F705F78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/>
            </w:r>
            <w:r w:rsidRPr="0089115A">
              <w:rPr>
                <w:rFonts w:ascii="Arial" w:hAnsi="Arial" w:cs="Arial"/>
                <w:sz w:val="20"/>
              </w:rPr>
              <w:instrText xml:space="preserve"> ADDIN EN.CITE &lt;EndNote&gt;&lt;Cite&gt;&lt;Author&gt;Dasanayake&lt;/Author&gt;&lt;Year&gt;2011&lt;/Year&gt;&lt;RecNum&gt;15&lt;/RecNum&gt;&lt;DisplayText&gt;(Dasanayake, 2011)&lt;/DisplayText&gt;&lt;record&gt;&lt;rec-number&gt;15&lt;/rec-number&gt;&lt;foreign-keys&gt;&lt;key app="EN" db-id="e00fz99e7a9apkep2zr559wma2axa2v0rs9x" timestamp="0"&gt;15&lt;/key&gt;&lt;/foreign-keys&gt;&lt;ref-type name="Journal Article"&gt;17&lt;/ref-type&gt;&lt;contributors&gt;&lt;authors&gt;&lt;author&gt;Dasanayake, N., Michalski, P., and Anders, E.&lt;/author&gt;&lt;/authors&gt;&lt;/contributors&gt;&lt;titles&gt;&lt;title&gt;General mechanism of actomyosin contractility&lt;/title&gt;&lt;secondary-title&gt;Physical Review Letters&lt;/secondary-title&gt;&lt;/titles&gt;&lt;periodical&gt;&lt;full-title&gt;Phys Rev Lett&lt;/full-title&gt;&lt;abbr-1&gt;Physical review letters&lt;/abbr-1&gt;&lt;/periodical&gt;&lt;volume&gt;107&lt;/volume&gt;&lt;dates&gt;&lt;year&gt;2011&lt;/year&gt;&lt;/dates&gt;&lt;urls&gt;&lt;/urls&gt;&lt;/record&gt;&lt;/Cite&gt;&lt;/EndNote&gt;</w:instrText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Dasanayake, 2011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25AC068B" w14:textId="77777777" w:rsidTr="003D424B">
        <w:tc>
          <w:tcPr>
            <w:tcW w:w="1776" w:type="dxa"/>
            <w:shd w:val="clear" w:color="auto" w:fill="D9E2F3" w:themeFill="accent1" w:themeFillTint="33"/>
          </w:tcPr>
          <w:p w14:paraId="2DCE1D33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Angle of crosslinking</w:t>
            </w:r>
          </w:p>
        </w:tc>
        <w:tc>
          <w:tcPr>
            <w:tcW w:w="1015" w:type="dxa"/>
          </w:tcPr>
          <w:p w14:paraId="5742EB91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007" w:type="dxa"/>
          </w:tcPr>
          <w:p w14:paraId="3D5402CD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&lt;22.5º</w:t>
            </w:r>
          </w:p>
        </w:tc>
        <w:tc>
          <w:tcPr>
            <w:tcW w:w="2610" w:type="dxa"/>
          </w:tcPr>
          <w:p w14:paraId="5AFC463E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0 to 90º</w:t>
            </w:r>
          </w:p>
        </w:tc>
        <w:tc>
          <w:tcPr>
            <w:tcW w:w="2520" w:type="dxa"/>
          </w:tcPr>
          <w:p w14:paraId="1B1F953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/>
            </w:r>
            <w:r w:rsidRPr="0089115A">
              <w:rPr>
                <w:rFonts w:ascii="Arial" w:hAnsi="Arial" w:cs="Arial"/>
                <w:sz w:val="20"/>
              </w:rPr>
              <w:instrText xml:space="preserve"> ADDIN EN.CITE &lt;EndNote&gt;&lt;Cite&gt;&lt;Author&gt;Cooper&lt;/Author&gt;&lt;Year&gt;2000&lt;/Year&gt;&lt;RecNum&gt;27&lt;/RecNum&gt;&lt;DisplayText&gt;(Cooper, 2000)&lt;/DisplayText&gt;&lt;record&gt;&lt;rec-number&gt;27&lt;/rec-number&gt;&lt;foreign-keys&gt;&lt;key app="EN" db-id="e00fz99e7a9apkep2zr559wma2axa2v0rs9x" timestamp="1407350854"&gt;27&lt;/key&gt;&lt;/foreign-keys&gt;&lt;ref-type name="Book"&gt;6&lt;/ref-type&gt;&lt;contributors&gt;&lt;authors&gt;&lt;author&gt;Cooper, G.&lt;/author&gt;&lt;/authors&gt;&lt;/contributors&gt;&lt;titles&gt;&lt;title&gt;The Cell: A Molecular Approach&lt;/title&gt;&lt;/titles&gt;&lt;edition&gt;2nd&lt;/edition&gt;&lt;dates&gt;&lt;year&gt;2000&lt;/year&gt;&lt;/dates&gt;&lt;pub-location&gt;Sunderland, MA&lt;/pub-location&gt;&lt;publisher&gt;Sinauer Associates&lt;/publisher&gt;&lt;urls&gt;&lt;/urls&gt;&lt;/record&gt;&lt;/Cite&gt;&lt;/EndNote&gt;</w:instrText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Cooper, 2000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3B37EE" w:rsidRPr="00FF0989" w14:paraId="09858D1E" w14:textId="77777777" w:rsidTr="003D424B">
        <w:trPr>
          <w:trHeight w:val="449"/>
        </w:trPr>
        <w:tc>
          <w:tcPr>
            <w:tcW w:w="1776" w:type="dxa"/>
            <w:shd w:val="clear" w:color="auto" w:fill="D9E2F3" w:themeFill="accent1" w:themeFillTint="33"/>
          </w:tcPr>
          <w:p w14:paraId="5383D8BD" w14:textId="77777777" w:rsidR="003B37EE" w:rsidRPr="0089115A" w:rsidRDefault="003B37EE" w:rsidP="003D424B">
            <w:pPr>
              <w:keepNext/>
              <w:keepLines/>
              <w:jc w:val="center"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Cross-linker span</w:t>
            </w:r>
          </w:p>
        </w:tc>
        <w:tc>
          <w:tcPr>
            <w:tcW w:w="1015" w:type="dxa"/>
          </w:tcPr>
          <w:p w14:paraId="041EA720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-</w:t>
            </w:r>
          </w:p>
        </w:tc>
        <w:tc>
          <w:tcPr>
            <w:tcW w:w="1007" w:type="dxa"/>
          </w:tcPr>
          <w:p w14:paraId="26FE2FA6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40 nm</w:t>
            </w:r>
          </w:p>
        </w:tc>
        <w:tc>
          <w:tcPr>
            <w:tcW w:w="2610" w:type="dxa"/>
          </w:tcPr>
          <w:p w14:paraId="0076AF8D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t>10 to 40 nm</w:t>
            </w:r>
          </w:p>
        </w:tc>
        <w:tc>
          <w:tcPr>
            <w:tcW w:w="2520" w:type="dxa"/>
          </w:tcPr>
          <w:p w14:paraId="64396932" w14:textId="77777777" w:rsidR="003B37EE" w:rsidRPr="0089115A" w:rsidRDefault="003B37EE" w:rsidP="003D424B">
            <w:pPr>
              <w:keepNext/>
              <w:keepLines/>
              <w:outlineLvl w:val="2"/>
              <w:rPr>
                <w:rFonts w:ascii="Arial" w:hAnsi="Arial" w:cs="Arial"/>
                <w:sz w:val="20"/>
              </w:rPr>
            </w:pP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Qb2xsYXJkPC9BdXRob3I+PFllYXI+MTk4NjwvWWVhcj48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 </w:instrText>
            </w:r>
            <w:r w:rsidRPr="0089115A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Qb2xsYXJkPC9BdXRob3I+PFllYXI+MTk4NjwvWWVhcj48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</w:fldData>
              </w:fldChar>
            </w:r>
            <w:r w:rsidRPr="0089115A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  <w:r w:rsidRPr="0089115A">
              <w:rPr>
                <w:rFonts w:ascii="Arial" w:hAnsi="Arial" w:cs="Arial"/>
                <w:sz w:val="20"/>
              </w:rPr>
            </w:r>
            <w:r w:rsidRPr="0089115A">
              <w:rPr>
                <w:rFonts w:ascii="Arial" w:hAnsi="Arial" w:cs="Arial"/>
                <w:sz w:val="20"/>
              </w:rPr>
              <w:fldChar w:fldCharType="separate"/>
            </w:r>
            <w:r w:rsidRPr="0089115A">
              <w:rPr>
                <w:rFonts w:ascii="Arial" w:hAnsi="Arial" w:cs="Arial"/>
                <w:noProof/>
                <w:sz w:val="20"/>
              </w:rPr>
              <w:t>(Cooper, 2000; Falzone, 2012; Pollard and Cooper, 1986)</w:t>
            </w:r>
            <w:r w:rsidRPr="0089115A">
              <w:rPr>
                <w:rFonts w:ascii="Arial" w:hAnsi="Arial" w:cs="Arial"/>
                <w:sz w:val="20"/>
              </w:rPr>
              <w:fldChar w:fldCharType="end"/>
            </w:r>
          </w:p>
        </w:tc>
      </w:tr>
    </w:tbl>
    <w:p w14:paraId="638370B1" w14:textId="77777777" w:rsidR="003B37EE" w:rsidRPr="0089115A" w:rsidRDefault="003B37EE" w:rsidP="003B37EE">
      <w:pPr>
        <w:rPr>
          <w:rFonts w:ascii="Arial" w:hAnsi="Arial" w:cs="Arial"/>
          <w:b/>
          <w:bCs/>
        </w:rPr>
      </w:pPr>
    </w:p>
    <w:p w14:paraId="44872A5D" w14:textId="77777777" w:rsidR="003B37EE" w:rsidRDefault="003B37EE" w:rsidP="003B37EE">
      <w:pPr>
        <w:rPr>
          <w:rFonts w:ascii="Arial" w:hAnsi="Arial" w:cs="Arial"/>
          <w:b/>
          <w:iCs/>
        </w:rPr>
      </w:pPr>
    </w:p>
    <w:p w14:paraId="1071197D" w14:textId="77777777" w:rsidR="0046511D" w:rsidRDefault="0046511D">
      <w:pPr>
        <w:rPr>
          <w:rFonts w:ascii="Arial" w:hAnsi="Arial" w:cs="Arial"/>
        </w:rPr>
      </w:pPr>
    </w:p>
    <w:p w14:paraId="1E57E0B7" w14:textId="77777777" w:rsidR="00954D5B" w:rsidRDefault="00954D5B">
      <w:pPr>
        <w:rPr>
          <w:rFonts w:ascii="Arial" w:hAnsi="Arial" w:cs="Arial"/>
        </w:rPr>
      </w:pPr>
    </w:p>
    <w:p w14:paraId="2C549C35" w14:textId="77777777" w:rsidR="00954D5B" w:rsidRDefault="00954D5B">
      <w:pPr>
        <w:rPr>
          <w:rFonts w:ascii="Arial" w:hAnsi="Arial" w:cs="Arial"/>
        </w:rPr>
      </w:pPr>
    </w:p>
    <w:p w14:paraId="44F95AEB" w14:textId="77777777" w:rsidR="00954D5B" w:rsidRDefault="00954D5B">
      <w:pPr>
        <w:rPr>
          <w:rFonts w:ascii="Arial" w:hAnsi="Arial" w:cs="Arial"/>
        </w:rPr>
      </w:pPr>
    </w:p>
    <w:p w14:paraId="2D21D605" w14:textId="77777777" w:rsidR="00954D5B" w:rsidRDefault="00954D5B">
      <w:pPr>
        <w:rPr>
          <w:rFonts w:ascii="Arial" w:hAnsi="Arial" w:cs="Arial"/>
        </w:rPr>
      </w:pPr>
    </w:p>
    <w:p w14:paraId="061C3FD5" w14:textId="77777777" w:rsidR="00954D5B" w:rsidRDefault="00954D5B">
      <w:pPr>
        <w:rPr>
          <w:rFonts w:ascii="Arial" w:hAnsi="Arial" w:cs="Arial"/>
        </w:rPr>
      </w:pPr>
    </w:p>
    <w:p w14:paraId="04C982D5" w14:textId="77777777" w:rsidR="00954D5B" w:rsidRDefault="00954D5B">
      <w:pPr>
        <w:rPr>
          <w:rFonts w:ascii="Arial" w:hAnsi="Arial" w:cs="Arial"/>
        </w:rPr>
      </w:pPr>
    </w:p>
    <w:p w14:paraId="41ACDE8D" w14:textId="77777777" w:rsidR="00954D5B" w:rsidRDefault="00954D5B">
      <w:pPr>
        <w:rPr>
          <w:rFonts w:ascii="Arial" w:hAnsi="Arial" w:cs="Arial"/>
        </w:rPr>
      </w:pPr>
      <w:bookmarkStart w:id="0" w:name="_GoBack"/>
      <w:bookmarkEnd w:id="0"/>
    </w:p>
    <w:p w14:paraId="4DC04C4B" w14:textId="77777777" w:rsidR="00954D5B" w:rsidRPr="003C3EA4" w:rsidRDefault="00954D5B" w:rsidP="00954D5B">
      <w:pPr>
        <w:jc w:val="center"/>
        <w:rPr>
          <w:rFonts w:ascii="Arial" w:hAnsi="Arial" w:cs="Arial"/>
          <w:b/>
          <w:bCs/>
        </w:rPr>
      </w:pPr>
      <w:r w:rsidRPr="7140A3F3">
        <w:rPr>
          <w:rFonts w:ascii="Arial" w:hAnsi="Arial" w:cs="Arial"/>
          <w:b/>
          <w:bCs/>
        </w:rPr>
        <w:lastRenderedPageBreak/>
        <w:t>Supplementary References:</w:t>
      </w:r>
    </w:p>
    <w:p w14:paraId="653BA4EC" w14:textId="77777777" w:rsidR="00954D5B" w:rsidRPr="00FF0989" w:rsidRDefault="00954D5B" w:rsidP="00954D5B">
      <w:pPr>
        <w:rPr>
          <w:rFonts w:ascii="Arial" w:hAnsi="Arial" w:cs="Arial"/>
        </w:rPr>
      </w:pPr>
    </w:p>
    <w:p w14:paraId="3C32DD1B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FF0989">
        <w:fldChar w:fldCharType="begin"/>
      </w:r>
      <w:r w:rsidRPr="00FF0989">
        <w:instrText xml:space="preserve"> ADDIN EN.REFLIST </w:instrText>
      </w:r>
      <w:r w:rsidRPr="00FF0989">
        <w:fldChar w:fldCharType="separate"/>
      </w:r>
      <w:r w:rsidRPr="001429D8">
        <w:rPr>
          <w:b/>
          <w:noProof/>
        </w:rPr>
        <w:t xml:space="preserve">Amann, K. J. a. P., T. D. </w:t>
      </w:r>
      <w:r w:rsidRPr="001429D8">
        <w:rPr>
          <w:noProof/>
        </w:rPr>
        <w:t xml:space="preserve">(2001). Direct real-time observation of actin ﬁlament branching mediated by arp 2/3 complex using total internal reﬂection ﬂuorescence microscopy. </w:t>
      </w:r>
      <w:r w:rsidRPr="001429D8">
        <w:rPr>
          <w:i/>
          <w:noProof/>
        </w:rPr>
        <w:t>Proceedings of the National Academy of Sciences of the United States of America</w:t>
      </w:r>
      <w:r w:rsidRPr="001429D8">
        <w:rPr>
          <w:noProof/>
        </w:rPr>
        <w:t>, 15009–15013.</w:t>
      </w:r>
    </w:p>
    <w:p w14:paraId="065939D1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Cooper, G. </w:t>
      </w:r>
      <w:r w:rsidRPr="001429D8">
        <w:rPr>
          <w:noProof/>
        </w:rPr>
        <w:t xml:space="preserve">(2000). </w:t>
      </w:r>
      <w:r w:rsidRPr="001429D8">
        <w:rPr>
          <w:i/>
          <w:noProof/>
        </w:rPr>
        <w:t>The Cell: A Molecular Approach</w:t>
      </w:r>
      <w:r w:rsidRPr="001429D8">
        <w:rPr>
          <w:noProof/>
        </w:rPr>
        <w:t xml:space="preserve"> (2nd edn). Sunderland, MA: Sinauer Associates.</w:t>
      </w:r>
    </w:p>
    <w:p w14:paraId="280BB4B5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Dasanayake, N., Michalski, P., and Anders, E. </w:t>
      </w:r>
      <w:r w:rsidRPr="001429D8">
        <w:rPr>
          <w:noProof/>
        </w:rPr>
        <w:t xml:space="preserve">(2011). General mechanism of actomyosin contractility. </w:t>
      </w:r>
      <w:r w:rsidRPr="001429D8">
        <w:rPr>
          <w:i/>
          <w:noProof/>
        </w:rPr>
        <w:t>Physical review letters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107</w:t>
      </w:r>
      <w:r w:rsidRPr="001429D8">
        <w:rPr>
          <w:noProof/>
        </w:rPr>
        <w:t>.</w:t>
      </w:r>
    </w:p>
    <w:p w14:paraId="64205CEB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Dunaway, D., Fauver, M. and Pollack, G. </w:t>
      </w:r>
      <w:r w:rsidRPr="001429D8">
        <w:rPr>
          <w:noProof/>
        </w:rPr>
        <w:t xml:space="preserve">(2002). Direct measurement of single synthetic vertebrate thick filament elasticity using nanofabricated cantilevers. </w:t>
      </w:r>
      <w:r w:rsidRPr="001429D8">
        <w:rPr>
          <w:i/>
          <w:noProof/>
        </w:rPr>
        <w:t>Biophys J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82</w:t>
      </w:r>
      <w:r w:rsidRPr="001429D8">
        <w:rPr>
          <w:noProof/>
        </w:rPr>
        <w:t>, 3128-3133.</w:t>
      </w:r>
    </w:p>
    <w:p w14:paraId="4899830E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Falzone, T., Lenz, M., Kovar, D., and Gardel, M. </w:t>
      </w:r>
      <w:r w:rsidRPr="001429D8">
        <w:rPr>
          <w:noProof/>
        </w:rPr>
        <w:t xml:space="preserve">(2012). Assembly kinetics determine the architecture of α-actinin cross linked f-actin networks. </w:t>
      </w:r>
      <w:r w:rsidRPr="001429D8">
        <w:rPr>
          <w:i/>
          <w:noProof/>
        </w:rPr>
        <w:t>Nature Communications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3</w:t>
      </w:r>
      <w:r w:rsidRPr="001429D8">
        <w:rPr>
          <w:noProof/>
        </w:rPr>
        <w:t>.</w:t>
      </w:r>
    </w:p>
    <w:p w14:paraId="44458834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Farina, F., Gaillard, J., Guérin, C., Couté, Y., Sillibourne, J., Blanchoin, L. and Théry, M. </w:t>
      </w:r>
      <w:r w:rsidRPr="001429D8">
        <w:rPr>
          <w:noProof/>
        </w:rPr>
        <w:t xml:space="preserve">(2015). The centrosome is an actin-organizing centre. </w:t>
      </w:r>
      <w:r w:rsidRPr="001429D8">
        <w:rPr>
          <w:i/>
          <w:noProof/>
        </w:rPr>
        <w:t>Nature cell biology</w:t>
      </w:r>
      <w:r w:rsidRPr="001429D8">
        <w:rPr>
          <w:noProof/>
        </w:rPr>
        <w:t>.</w:t>
      </w:r>
    </w:p>
    <w:p w14:paraId="3A86FDBF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Howard, J. </w:t>
      </w:r>
      <w:r w:rsidRPr="001429D8">
        <w:rPr>
          <w:noProof/>
        </w:rPr>
        <w:t xml:space="preserve">(2001). </w:t>
      </w:r>
      <w:r w:rsidRPr="001429D8">
        <w:rPr>
          <w:i/>
          <w:noProof/>
        </w:rPr>
        <w:t>Mechanisms of Motor Proteins and the Cytoskeleton</w:t>
      </w:r>
      <w:r w:rsidRPr="001429D8">
        <w:rPr>
          <w:noProof/>
        </w:rPr>
        <w:t>. Sunderland, MA: Sinauer Associates.</w:t>
      </w:r>
    </w:p>
    <w:p w14:paraId="67C14D78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Hunt, A. J., Gittes, F., and Howard, J. </w:t>
      </w:r>
      <w:r w:rsidRPr="001429D8">
        <w:rPr>
          <w:noProof/>
        </w:rPr>
        <w:t xml:space="preserve">(1994). The force exerted by a single kinesin molecule against a viscous load. </w:t>
      </w:r>
      <w:r w:rsidRPr="001429D8">
        <w:rPr>
          <w:i/>
          <w:noProof/>
        </w:rPr>
        <w:t>Biophysical journal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67</w:t>
      </w:r>
      <w:r w:rsidRPr="001429D8">
        <w:rPr>
          <w:noProof/>
        </w:rPr>
        <w:t>, 766-781.</w:t>
      </w:r>
    </w:p>
    <w:p w14:paraId="7DC5E090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Kaya, M. and Higuchi, H. </w:t>
      </w:r>
      <w:r w:rsidRPr="001429D8">
        <w:rPr>
          <w:noProof/>
        </w:rPr>
        <w:t xml:space="preserve">(2010). Nonlinear elasticity and an 8-nm working stroke of single myosin molecules in myofilaments. </w:t>
      </w:r>
      <w:r w:rsidRPr="001429D8">
        <w:rPr>
          <w:i/>
          <w:noProof/>
        </w:rPr>
        <w:t>Science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329</w:t>
      </w:r>
      <w:r w:rsidRPr="001429D8">
        <w:rPr>
          <w:noProof/>
        </w:rPr>
        <w:t>, 686-689.</w:t>
      </w:r>
    </w:p>
    <w:p w14:paraId="2B44EAB3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Kron, S. J. and Spudich, J. A. </w:t>
      </w:r>
      <w:r w:rsidRPr="001429D8">
        <w:rPr>
          <w:noProof/>
        </w:rPr>
        <w:t xml:space="preserve">(1986). Fluorescent actin filaments move on myosin fixed to a glass surface. </w:t>
      </w:r>
      <w:r w:rsidRPr="001429D8">
        <w:rPr>
          <w:i/>
          <w:noProof/>
        </w:rPr>
        <w:t>Proc Natl Acad Sci U S A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83</w:t>
      </w:r>
      <w:r w:rsidRPr="001429D8">
        <w:rPr>
          <w:noProof/>
        </w:rPr>
        <w:t>, 6272-6276.</w:t>
      </w:r>
    </w:p>
    <w:p w14:paraId="0DECAE92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Murphy, C. T., Rock, R. S. and Spudich, J. A. </w:t>
      </w:r>
      <w:r w:rsidRPr="001429D8">
        <w:rPr>
          <w:noProof/>
        </w:rPr>
        <w:t xml:space="preserve">(2001). A myosin II mutation uncouples ATPase activity from motility and shortens step size. </w:t>
      </w:r>
      <w:r w:rsidRPr="001429D8">
        <w:rPr>
          <w:i/>
          <w:noProof/>
        </w:rPr>
        <w:t>Nat Cell Biol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3</w:t>
      </w:r>
      <w:r w:rsidRPr="001429D8">
        <w:rPr>
          <w:noProof/>
        </w:rPr>
        <w:t>, 311-315.</w:t>
      </w:r>
    </w:p>
    <w:p w14:paraId="4BF1CCD6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Murrell, M. P. and Gardel, M. L. </w:t>
      </w:r>
      <w:r w:rsidRPr="001429D8">
        <w:rPr>
          <w:noProof/>
        </w:rPr>
        <w:t xml:space="preserve">(2012). F-actin buckling coordinates contractility and severing in a biomimetic actomyosin cortex. </w:t>
      </w:r>
      <w:r w:rsidRPr="001429D8">
        <w:rPr>
          <w:i/>
          <w:noProof/>
        </w:rPr>
        <w:t>Proceedings of the National Academy of Sciences of the United States of America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109</w:t>
      </w:r>
      <w:r w:rsidRPr="001429D8">
        <w:rPr>
          <w:noProof/>
        </w:rPr>
        <w:t>, 20820-20825.</w:t>
      </w:r>
    </w:p>
    <w:p w14:paraId="164C179E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Nagornyak, E. M., Blyakhman, F. A. and Pollack, G. H. </w:t>
      </w:r>
      <w:r w:rsidRPr="001429D8">
        <w:rPr>
          <w:noProof/>
        </w:rPr>
        <w:t xml:space="preserve">(2005). Stepwise length changes in single invertebrate thick filaments. </w:t>
      </w:r>
      <w:r w:rsidRPr="001429D8">
        <w:rPr>
          <w:i/>
          <w:noProof/>
        </w:rPr>
        <w:t>Biophys J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89</w:t>
      </w:r>
      <w:r w:rsidRPr="001429D8">
        <w:rPr>
          <w:noProof/>
        </w:rPr>
        <w:t>, 3269-3276.</w:t>
      </w:r>
    </w:p>
    <w:p w14:paraId="0032D521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Neumann, T., Fauver, M. and Pollack, G. H. </w:t>
      </w:r>
      <w:r w:rsidRPr="001429D8">
        <w:rPr>
          <w:noProof/>
        </w:rPr>
        <w:t xml:space="preserve">(1998). Elastic properties of isolated thick filaments measured by nanofabricated cantilevers. </w:t>
      </w:r>
      <w:r w:rsidRPr="001429D8">
        <w:rPr>
          <w:i/>
          <w:noProof/>
        </w:rPr>
        <w:t>Biophys J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75</w:t>
      </w:r>
      <w:r w:rsidRPr="001429D8">
        <w:rPr>
          <w:noProof/>
        </w:rPr>
        <w:t>, 938-947.</w:t>
      </w:r>
    </w:p>
    <w:p w14:paraId="39270677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Pollard, T. D. </w:t>
      </w:r>
      <w:r w:rsidRPr="001429D8">
        <w:rPr>
          <w:noProof/>
        </w:rPr>
        <w:t xml:space="preserve">(1981). Purification of a calcium-sensitive actin gelation protein from Acanthamoeba. </w:t>
      </w:r>
      <w:r w:rsidRPr="001429D8">
        <w:rPr>
          <w:i/>
          <w:noProof/>
        </w:rPr>
        <w:t>The Journal of biological chemistry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256</w:t>
      </w:r>
      <w:r w:rsidRPr="001429D8">
        <w:rPr>
          <w:noProof/>
        </w:rPr>
        <w:t>, 7666-7670.</w:t>
      </w:r>
    </w:p>
    <w:p w14:paraId="292FD4E8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Pollard, T. D. and Cooper, J. A. </w:t>
      </w:r>
      <w:r w:rsidRPr="001429D8">
        <w:rPr>
          <w:noProof/>
        </w:rPr>
        <w:t xml:space="preserve">(1986). Actin and actin-binding proteins. A critical evaluation of mechanisms and functions. </w:t>
      </w:r>
      <w:r w:rsidRPr="001429D8">
        <w:rPr>
          <w:i/>
          <w:noProof/>
        </w:rPr>
        <w:t>Annual review of biochemistry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55</w:t>
      </w:r>
      <w:r w:rsidRPr="001429D8">
        <w:rPr>
          <w:noProof/>
        </w:rPr>
        <w:t>, 987-1035.</w:t>
      </w:r>
    </w:p>
    <w:p w14:paraId="2B0789B2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Reymann, A.-C., Boujemaa-Paterski, R., Martiel, J.-L., Guerin, C.,Cao, W., Chin, H., De La Cruz, E. M., Thery, M., and Blanchoin, L. </w:t>
      </w:r>
      <w:r w:rsidRPr="001429D8">
        <w:rPr>
          <w:noProof/>
        </w:rPr>
        <w:t xml:space="preserve">(2012). Actin network architecture can determine myosin motor activity. </w:t>
      </w:r>
      <w:r w:rsidRPr="001429D8">
        <w:rPr>
          <w:i/>
          <w:noProof/>
        </w:rPr>
        <w:t>Science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336</w:t>
      </w:r>
      <w:r w:rsidRPr="001429D8">
        <w:rPr>
          <w:noProof/>
        </w:rPr>
        <w:t>, 1310-1314.</w:t>
      </w:r>
    </w:p>
    <w:p w14:paraId="5B3A3B18" w14:textId="77777777" w:rsidR="00954D5B" w:rsidRPr="001429D8" w:rsidRDefault="00954D5B" w:rsidP="00954D5B">
      <w:pPr>
        <w:pStyle w:val="EndNoteBibliography"/>
        <w:spacing w:after="240"/>
        <w:rPr>
          <w:noProof/>
        </w:rPr>
      </w:pPr>
      <w:r w:rsidRPr="001429D8">
        <w:rPr>
          <w:b/>
          <w:noProof/>
        </w:rPr>
        <w:t xml:space="preserve">Shutova, M., Yang, C., Vasiliev, J. M. and Svitkina, T. </w:t>
      </w:r>
      <w:r w:rsidRPr="001429D8">
        <w:rPr>
          <w:noProof/>
        </w:rPr>
        <w:t xml:space="preserve">(2012). Functions of nonmuscle myosin II in assembly of the cellular contractile system. </w:t>
      </w:r>
      <w:r w:rsidRPr="001429D8">
        <w:rPr>
          <w:i/>
          <w:noProof/>
        </w:rPr>
        <w:t>PloS one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7</w:t>
      </w:r>
      <w:r w:rsidRPr="001429D8">
        <w:rPr>
          <w:noProof/>
        </w:rPr>
        <w:t>, e40814.</w:t>
      </w:r>
    </w:p>
    <w:p w14:paraId="63F9E1DB" w14:textId="77777777" w:rsidR="00954D5B" w:rsidRPr="001429D8" w:rsidRDefault="00954D5B" w:rsidP="00954D5B">
      <w:pPr>
        <w:pStyle w:val="EndNoteBibliography"/>
        <w:rPr>
          <w:noProof/>
        </w:rPr>
      </w:pPr>
      <w:r w:rsidRPr="001429D8">
        <w:rPr>
          <w:b/>
          <w:noProof/>
        </w:rPr>
        <w:t xml:space="preserve">von Dassow, M., Miller, C. J. and Davidson, L. A. </w:t>
      </w:r>
      <w:r w:rsidRPr="001429D8">
        <w:rPr>
          <w:noProof/>
        </w:rPr>
        <w:t xml:space="preserve">(2014). Biomechanics and the thermotolerance of development. </w:t>
      </w:r>
      <w:r w:rsidRPr="001429D8">
        <w:rPr>
          <w:i/>
          <w:noProof/>
        </w:rPr>
        <w:t>PLoS One</w:t>
      </w:r>
      <w:r w:rsidRPr="001429D8">
        <w:rPr>
          <w:noProof/>
        </w:rPr>
        <w:t xml:space="preserve"> </w:t>
      </w:r>
      <w:r w:rsidRPr="001429D8">
        <w:rPr>
          <w:b/>
          <w:noProof/>
        </w:rPr>
        <w:t>9</w:t>
      </w:r>
      <w:r w:rsidRPr="001429D8">
        <w:rPr>
          <w:noProof/>
        </w:rPr>
        <w:t>, e95670.</w:t>
      </w:r>
    </w:p>
    <w:p w14:paraId="045A7C1C" w14:textId="77777777" w:rsidR="00954D5B" w:rsidRPr="00FF0989" w:rsidRDefault="00954D5B" w:rsidP="00954D5B">
      <w:pPr>
        <w:rPr>
          <w:rFonts w:ascii="Arial" w:hAnsi="Arial" w:cs="Arial"/>
        </w:rPr>
      </w:pPr>
      <w:r w:rsidRPr="00FF0989">
        <w:rPr>
          <w:rFonts w:ascii="Arial" w:hAnsi="Arial" w:cs="Arial"/>
        </w:rPr>
        <w:fldChar w:fldCharType="end"/>
      </w:r>
    </w:p>
    <w:p w14:paraId="0932B9D3" w14:textId="77777777" w:rsidR="00954D5B" w:rsidRPr="003B37EE" w:rsidRDefault="00954D5B">
      <w:pPr>
        <w:rPr>
          <w:rFonts w:ascii="Arial" w:hAnsi="Arial" w:cs="Arial"/>
        </w:rPr>
      </w:pPr>
    </w:p>
    <w:sectPr w:rsidR="00954D5B" w:rsidRPr="003B37EE" w:rsidSect="00C946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6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B37EE"/>
    <w:rsid w:val="00022D09"/>
    <w:rsid w:val="00034AFF"/>
    <w:rsid w:val="00053833"/>
    <w:rsid w:val="00053840"/>
    <w:rsid w:val="00073592"/>
    <w:rsid w:val="00075F15"/>
    <w:rsid w:val="0009581E"/>
    <w:rsid w:val="000A0643"/>
    <w:rsid w:val="000B3913"/>
    <w:rsid w:val="000B52A1"/>
    <w:rsid w:val="000C3B6E"/>
    <w:rsid w:val="000D05A3"/>
    <w:rsid w:val="000D4562"/>
    <w:rsid w:val="000D52B4"/>
    <w:rsid w:val="000F3479"/>
    <w:rsid w:val="00136D0B"/>
    <w:rsid w:val="0015014D"/>
    <w:rsid w:val="00163948"/>
    <w:rsid w:val="001665DF"/>
    <w:rsid w:val="0017755B"/>
    <w:rsid w:val="001B1162"/>
    <w:rsid w:val="001C1E19"/>
    <w:rsid w:val="001C46C1"/>
    <w:rsid w:val="001D0886"/>
    <w:rsid w:val="001D11C7"/>
    <w:rsid w:val="001E068E"/>
    <w:rsid w:val="00221333"/>
    <w:rsid w:val="00227693"/>
    <w:rsid w:val="00251E30"/>
    <w:rsid w:val="00265378"/>
    <w:rsid w:val="00270605"/>
    <w:rsid w:val="0027493B"/>
    <w:rsid w:val="00285F51"/>
    <w:rsid w:val="00296F38"/>
    <w:rsid w:val="002B1042"/>
    <w:rsid w:val="002D2128"/>
    <w:rsid w:val="002E46F4"/>
    <w:rsid w:val="002F6B39"/>
    <w:rsid w:val="00325EE4"/>
    <w:rsid w:val="0032742B"/>
    <w:rsid w:val="003313CE"/>
    <w:rsid w:val="00341602"/>
    <w:rsid w:val="00341E67"/>
    <w:rsid w:val="00361507"/>
    <w:rsid w:val="00364573"/>
    <w:rsid w:val="00382647"/>
    <w:rsid w:val="003940AF"/>
    <w:rsid w:val="003A387F"/>
    <w:rsid w:val="003A6480"/>
    <w:rsid w:val="003B37EE"/>
    <w:rsid w:val="003C1037"/>
    <w:rsid w:val="003C59BD"/>
    <w:rsid w:val="003E0DA7"/>
    <w:rsid w:val="003F698C"/>
    <w:rsid w:val="00400428"/>
    <w:rsid w:val="004038F2"/>
    <w:rsid w:val="004043DF"/>
    <w:rsid w:val="00420F4E"/>
    <w:rsid w:val="00455EE8"/>
    <w:rsid w:val="00462F24"/>
    <w:rsid w:val="0046511D"/>
    <w:rsid w:val="004660ED"/>
    <w:rsid w:val="0047163C"/>
    <w:rsid w:val="004B417F"/>
    <w:rsid w:val="00503859"/>
    <w:rsid w:val="005221CB"/>
    <w:rsid w:val="00522AE0"/>
    <w:rsid w:val="00533153"/>
    <w:rsid w:val="00534A82"/>
    <w:rsid w:val="00547723"/>
    <w:rsid w:val="00570289"/>
    <w:rsid w:val="00571035"/>
    <w:rsid w:val="00595621"/>
    <w:rsid w:val="005A0E86"/>
    <w:rsid w:val="005A4FD4"/>
    <w:rsid w:val="005C53CE"/>
    <w:rsid w:val="005F65EF"/>
    <w:rsid w:val="00612D29"/>
    <w:rsid w:val="00630197"/>
    <w:rsid w:val="00634765"/>
    <w:rsid w:val="00637842"/>
    <w:rsid w:val="0063785A"/>
    <w:rsid w:val="00641F0D"/>
    <w:rsid w:val="00647CB5"/>
    <w:rsid w:val="0068481B"/>
    <w:rsid w:val="00685951"/>
    <w:rsid w:val="006B2512"/>
    <w:rsid w:val="006B7BBF"/>
    <w:rsid w:val="006C19A3"/>
    <w:rsid w:val="006C3FF1"/>
    <w:rsid w:val="006F7F0F"/>
    <w:rsid w:val="0070605F"/>
    <w:rsid w:val="00711587"/>
    <w:rsid w:val="00713653"/>
    <w:rsid w:val="0072334E"/>
    <w:rsid w:val="00733D75"/>
    <w:rsid w:val="00744643"/>
    <w:rsid w:val="00746083"/>
    <w:rsid w:val="00757669"/>
    <w:rsid w:val="00774C76"/>
    <w:rsid w:val="007759EE"/>
    <w:rsid w:val="007A7063"/>
    <w:rsid w:val="007B3BBC"/>
    <w:rsid w:val="007E4D34"/>
    <w:rsid w:val="007E581F"/>
    <w:rsid w:val="007E64EC"/>
    <w:rsid w:val="007F650C"/>
    <w:rsid w:val="00801102"/>
    <w:rsid w:val="0080465B"/>
    <w:rsid w:val="00810671"/>
    <w:rsid w:val="008539B7"/>
    <w:rsid w:val="008554BD"/>
    <w:rsid w:val="008559FA"/>
    <w:rsid w:val="00876750"/>
    <w:rsid w:val="00887323"/>
    <w:rsid w:val="00892321"/>
    <w:rsid w:val="008978A3"/>
    <w:rsid w:val="008C5818"/>
    <w:rsid w:val="008C5BB9"/>
    <w:rsid w:val="008D3C63"/>
    <w:rsid w:val="009111D6"/>
    <w:rsid w:val="00911CBD"/>
    <w:rsid w:val="009316A7"/>
    <w:rsid w:val="00945111"/>
    <w:rsid w:val="00954D5B"/>
    <w:rsid w:val="00957825"/>
    <w:rsid w:val="0096411C"/>
    <w:rsid w:val="00964CE0"/>
    <w:rsid w:val="009819D5"/>
    <w:rsid w:val="00985EC9"/>
    <w:rsid w:val="009A2BB0"/>
    <w:rsid w:val="009A3BF5"/>
    <w:rsid w:val="009C072D"/>
    <w:rsid w:val="009C12C7"/>
    <w:rsid w:val="009D6122"/>
    <w:rsid w:val="009F6D14"/>
    <w:rsid w:val="00A009E5"/>
    <w:rsid w:val="00A15DBE"/>
    <w:rsid w:val="00A25C67"/>
    <w:rsid w:val="00A565C2"/>
    <w:rsid w:val="00A708BA"/>
    <w:rsid w:val="00A77F32"/>
    <w:rsid w:val="00A97CB3"/>
    <w:rsid w:val="00AA0F8D"/>
    <w:rsid w:val="00AC7258"/>
    <w:rsid w:val="00AC7663"/>
    <w:rsid w:val="00AF3660"/>
    <w:rsid w:val="00B04018"/>
    <w:rsid w:val="00B06A8E"/>
    <w:rsid w:val="00B072D8"/>
    <w:rsid w:val="00B07C88"/>
    <w:rsid w:val="00B11AC5"/>
    <w:rsid w:val="00B25E1B"/>
    <w:rsid w:val="00B26570"/>
    <w:rsid w:val="00B33568"/>
    <w:rsid w:val="00B436AA"/>
    <w:rsid w:val="00B5308B"/>
    <w:rsid w:val="00B57930"/>
    <w:rsid w:val="00B6184D"/>
    <w:rsid w:val="00B65B1B"/>
    <w:rsid w:val="00B76AA2"/>
    <w:rsid w:val="00B76E53"/>
    <w:rsid w:val="00B92027"/>
    <w:rsid w:val="00BC3D67"/>
    <w:rsid w:val="00BD4DBC"/>
    <w:rsid w:val="00BE1D28"/>
    <w:rsid w:val="00BE4314"/>
    <w:rsid w:val="00BE60AD"/>
    <w:rsid w:val="00C120CF"/>
    <w:rsid w:val="00C200A0"/>
    <w:rsid w:val="00C40768"/>
    <w:rsid w:val="00C52F41"/>
    <w:rsid w:val="00C62E30"/>
    <w:rsid w:val="00C65B71"/>
    <w:rsid w:val="00C84BFA"/>
    <w:rsid w:val="00C946F8"/>
    <w:rsid w:val="00CB4468"/>
    <w:rsid w:val="00CC1EE6"/>
    <w:rsid w:val="00CC472C"/>
    <w:rsid w:val="00CD384E"/>
    <w:rsid w:val="00CF617C"/>
    <w:rsid w:val="00CF7090"/>
    <w:rsid w:val="00D07362"/>
    <w:rsid w:val="00D11CCD"/>
    <w:rsid w:val="00D65198"/>
    <w:rsid w:val="00D80777"/>
    <w:rsid w:val="00D8713F"/>
    <w:rsid w:val="00D947ED"/>
    <w:rsid w:val="00DB42C3"/>
    <w:rsid w:val="00DC5EAC"/>
    <w:rsid w:val="00DD2FB7"/>
    <w:rsid w:val="00DD5974"/>
    <w:rsid w:val="00DE4562"/>
    <w:rsid w:val="00DF71E1"/>
    <w:rsid w:val="00E05D8C"/>
    <w:rsid w:val="00E20364"/>
    <w:rsid w:val="00E30289"/>
    <w:rsid w:val="00E365E8"/>
    <w:rsid w:val="00E4068A"/>
    <w:rsid w:val="00E45801"/>
    <w:rsid w:val="00E4678A"/>
    <w:rsid w:val="00E53BBA"/>
    <w:rsid w:val="00E65E3A"/>
    <w:rsid w:val="00E93BEE"/>
    <w:rsid w:val="00EA0594"/>
    <w:rsid w:val="00EA2476"/>
    <w:rsid w:val="00EA7E78"/>
    <w:rsid w:val="00EB25E5"/>
    <w:rsid w:val="00EC2BD4"/>
    <w:rsid w:val="00ED399D"/>
    <w:rsid w:val="00ED50B8"/>
    <w:rsid w:val="00EE788B"/>
    <w:rsid w:val="00EF366A"/>
    <w:rsid w:val="00EF420A"/>
    <w:rsid w:val="00F0092B"/>
    <w:rsid w:val="00F0373C"/>
    <w:rsid w:val="00F17DAB"/>
    <w:rsid w:val="00F3699E"/>
    <w:rsid w:val="00F40639"/>
    <w:rsid w:val="00F408F8"/>
    <w:rsid w:val="00F439EE"/>
    <w:rsid w:val="00F46000"/>
    <w:rsid w:val="00F46A6D"/>
    <w:rsid w:val="00F5764D"/>
    <w:rsid w:val="00F60F79"/>
    <w:rsid w:val="00F627BF"/>
    <w:rsid w:val="00F67A7B"/>
    <w:rsid w:val="00F72853"/>
    <w:rsid w:val="00F864C3"/>
    <w:rsid w:val="00FA2B4A"/>
    <w:rsid w:val="00FA5D23"/>
    <w:rsid w:val="00FC6303"/>
    <w:rsid w:val="00FF2502"/>
    <w:rsid w:val="00FF7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BF24B8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B37EE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B37EE"/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">
    <w:name w:val="EndNote Bibliography"/>
    <w:basedOn w:val="Normal"/>
    <w:rsid w:val="00954D5B"/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08</Words>
  <Characters>8027</Characters>
  <Application>Microsoft Macintosh Word</Application>
  <DocSecurity>0</DocSecurity>
  <Lines>66</Lines>
  <Paragraphs>18</Paragraphs>
  <ScaleCrop>false</ScaleCrop>
  <LinksUpToDate>false</LinksUpToDate>
  <CharactersWithSpaces>94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ler, Callie Anne Johnson - mill29ca</dc:creator>
  <cp:keywords/>
  <dc:description/>
  <cp:lastModifiedBy>Miller, Callie Anne Johnson - mill29ca</cp:lastModifiedBy>
  <cp:revision>2</cp:revision>
  <dcterms:created xsi:type="dcterms:W3CDTF">2018-05-29T16:50:00Z</dcterms:created>
  <dcterms:modified xsi:type="dcterms:W3CDTF">2018-05-29T16:57:00Z</dcterms:modified>
</cp:coreProperties>
</file>